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F9E4F91"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2" w:author="Innocence Harvey" w:date="2015-02-26T14:00:00Z">
        <w:r w:rsidR="00371B43" w:rsidDel="003C77EE">
          <w:delText xml:space="preserve"> </w:delText>
        </w:r>
      </w:del>
      <w:r w:rsidR="00371B43">
        <w:t>weight per mouse per week per cage.</w:t>
      </w:r>
      <w:ins w:id="3" w:author="Innocence Harvey" w:date="2015-02-26T14:00:00Z">
        <w:r w:rsidR="003C77EE">
          <w:t xml:space="preserve"> </w:t>
        </w:r>
      </w:ins>
      <w:ins w:id="4" w:author="Innocence Harvey" w:date="2015-02-26T14:01:00Z">
        <w:r w:rsidR="003C77EE">
          <w:t>All mice were on a normal chow die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5"/>
      <w:r>
        <w:t>Quantitative Real-Time PCR</w:t>
      </w:r>
      <w:commentRangeEnd w:id="5"/>
      <w:r w:rsidR="00224A1A">
        <w:rPr>
          <w:rStyle w:val="CommentReference"/>
          <w:rFonts w:asciiTheme="minorHAnsi" w:eastAsiaTheme="minorEastAsia" w:hAnsiTheme="minorHAnsi" w:cstheme="minorBidi"/>
          <w:b w:val="0"/>
          <w:bCs w:val="0"/>
          <w:color w:val="auto"/>
        </w:rPr>
        <w:commentReference w:id="5"/>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w:t>
      </w:r>
      <w:r>
        <w:lastRenderedPageBreak/>
        <w:t xml:space="preserve">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6"/>
      <w:r>
        <w:t xml:space="preserve">microRNA target gene sets. </w:t>
      </w:r>
      <w:commentRangeEnd w:id="6"/>
      <w:r w:rsidR="003218D6">
        <w:rPr>
          <w:rStyle w:val="CommentReference"/>
        </w:rPr>
        <w:commentReference w:id="6"/>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
      <w:r w:rsidR="007908AD">
        <w:t>GSEXXXXX</w:t>
      </w:r>
      <w:commentRangeEnd w:id="7"/>
      <w:r w:rsidR="007908AD">
        <w:rPr>
          <w:rStyle w:val="CommentReference"/>
        </w:rPr>
        <w:commentReference w:id="7"/>
      </w:r>
      <w:r w:rsidR="007908AD">
        <w:t xml:space="preserve">) and at </w:t>
      </w:r>
      <w:commentRangeStart w:id="8"/>
      <w:r w:rsidR="008D20DD" w:rsidRPr="008D20DD">
        <w:t>http://bridgeslab.github.io/CushingAcromegalyStudy/</w:t>
      </w:r>
      <w:commentRangeEnd w:id="8"/>
      <w:r w:rsidR="008D20DD">
        <w:rPr>
          <w:rStyle w:val="CommentReference"/>
        </w:rPr>
        <w:commentReference w:id="8"/>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9"/>
      <w:r>
        <w:t>reported</w:t>
      </w:r>
      <w:commentRangeEnd w:id="9"/>
      <w:r>
        <w:rPr>
          <w:rStyle w:val="CommentReference"/>
        </w:rPr>
        <w:commentReference w:id="9"/>
      </w:r>
      <w:r>
        <w:t>.</w:t>
      </w:r>
      <w:r w:rsidR="00F36835">
        <w:t xml:space="preserve">  After </w:t>
      </w:r>
      <w:r w:rsidR="00F36835">
        <w:lastRenderedPageBreak/>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10"/>
      <w:r w:rsidR="00521A96">
        <w:t xml:space="preserve">473 </w:t>
      </w:r>
      <w:r>
        <w:t xml:space="preserve">genes </w:t>
      </w:r>
      <w:commentRangeEnd w:id="10"/>
      <w:r w:rsidR="00270104">
        <w:rPr>
          <w:rStyle w:val="CommentReference"/>
        </w:rPr>
        <w:commentReference w:id="1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11"/>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11"/>
    <w:p w14:paraId="7455B13E" w14:textId="77777777" w:rsidR="002025A3" w:rsidRDefault="00260B2D" w:rsidP="002025A3">
      <w:r>
        <w:rPr>
          <w:rStyle w:val="CommentReference"/>
        </w:rPr>
        <w:commentReference w:id="11"/>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 xml:space="preserve">also been </w:t>
      </w:r>
      <w:r w:rsidR="00711A42">
        <w:lastRenderedPageBreak/>
        <w:t>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12"/>
      <w:proofErr w:type="spellStart"/>
      <w:r w:rsidR="005E4873">
        <w:t>ceramides</w:t>
      </w:r>
      <w:proofErr w:type="spellEnd"/>
      <w:r w:rsidR="005E4873">
        <w:t xml:space="preserve"> </w:t>
      </w:r>
      <w:commentRangeEnd w:id="12"/>
      <w:r w:rsidR="00DB2ED9">
        <w:rPr>
          <w:rStyle w:val="CommentReference"/>
        </w:rPr>
        <w:commentReference w:id="12"/>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lastRenderedPageBreak/>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13"/>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13"/>
      <w:r w:rsidR="00B60B15">
        <w:rPr>
          <w:rStyle w:val="CommentReference"/>
        </w:rPr>
        <w:commentReference w:id="13"/>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08B27F56" w:rsidR="00F21DE7" w:rsidRPr="00F21DE7" w:rsidRDefault="009D5AE7" w:rsidP="00F21DE7">
      <w:pPr>
        <w:rPr>
          <w:ins w:id="14" w:author="Innocence Harvey" w:date="2015-02-26T13:50:00Z"/>
        </w:rPr>
      </w:pPr>
      <w:r w:rsidRPr="0015033F">
        <w:rPr>
          <w:b/>
          <w:rPrChange w:id="15" w:author="Innocence Harvey" w:date="2015-02-26T14:13:00Z">
            <w:rPr/>
          </w:rPrChange>
        </w:rPr>
        <w:t>Figure 2:</w:t>
      </w:r>
      <w:r w:rsidR="00F21DE7">
        <w:t xml:space="preserve">  </w:t>
      </w:r>
      <w:ins w:id="16" w:author="Innocence Harvey" w:date="2015-02-26T17:42:00Z">
        <w:r w:rsidR="00E00A96">
          <w:rPr>
            <w:b/>
          </w:rPr>
          <w:t>Dexamethasone treatment results in decreased lean mass and increased fat mass</w:t>
        </w:r>
      </w:ins>
      <w:ins w:id="17" w:author="Innocence Harvey" w:date="2015-02-26T17:43:00Z">
        <w:r w:rsidR="00E00A96">
          <w:rPr>
            <w:b/>
          </w:rPr>
          <w:t xml:space="preserve"> in mice</w:t>
        </w:r>
      </w:ins>
      <w:bookmarkStart w:id="18" w:name="_GoBack"/>
      <w:bookmarkEnd w:id="18"/>
      <w:ins w:id="19" w:author="Innocence Harvey" w:date="2015-02-26T13:50:00Z">
        <w:r w:rsidR="00F21DE7" w:rsidRPr="00F21DE7">
          <w:rPr>
            <w:b/>
            <w:rPrChange w:id="20" w:author="Innocence Harvey" w:date="2015-02-26T13:50:00Z">
              <w:rPr/>
            </w:rPrChange>
          </w:rPr>
          <w:t>.</w:t>
        </w:r>
        <w:r w:rsidR="00F21DE7">
          <w:rPr>
            <w:b/>
          </w:rPr>
          <w:t xml:space="preserve"> </w:t>
        </w:r>
      </w:ins>
      <w:ins w:id="21" w:author="Innocence Harvey" w:date="2015-02-26T13:51:00Z">
        <w:r w:rsidR="004A026A">
          <w:t xml:space="preserve">Weekly </w:t>
        </w:r>
      </w:ins>
      <w:ins w:id="22" w:author="Innocence Harvey" w:date="2015-02-26T14:09:00Z">
        <w:r w:rsidR="004A026A">
          <w:t xml:space="preserve">measures of </w:t>
        </w:r>
      </w:ins>
      <w:ins w:id="23" w:author="Innocence Harvey" w:date="2015-02-26T13:51:00Z">
        <w:r w:rsidR="004A026A">
          <w:t>b</w:t>
        </w:r>
        <w:r w:rsidR="003C77EE">
          <w:t>ody weight</w:t>
        </w:r>
        <w:r w:rsidR="00F21DE7">
          <w:t xml:space="preserve"> </w:t>
        </w:r>
      </w:ins>
      <w:ins w:id="24" w:author="Innocence Harvey" w:date="2015-02-26T13:55:00Z">
        <w:r w:rsidR="00F21DE7">
          <w:t>(</w:t>
        </w:r>
        <w:r w:rsidR="003C77EE">
          <w:t>A), lean mass (B)</w:t>
        </w:r>
      </w:ins>
      <w:ins w:id="25" w:author="Innocence Harvey" w:date="2015-02-26T13:56:00Z">
        <w:r w:rsidR="003C77EE">
          <w:t>,</w:t>
        </w:r>
      </w:ins>
      <w:ins w:id="26" w:author="Innocence Harvey" w:date="2015-02-26T13:55:00Z">
        <w:r w:rsidR="003C77EE">
          <w:t xml:space="preserve"> fat mass (C) and</w:t>
        </w:r>
        <w:r w:rsidR="00F21DE7">
          <w:t xml:space="preserve"> percent</w:t>
        </w:r>
        <w:r w:rsidR="003C77EE">
          <w:t xml:space="preserve"> fat (D) </w:t>
        </w:r>
      </w:ins>
      <w:ins w:id="27" w:author="Innocence Harvey" w:date="2015-02-26T13:51:00Z">
        <w:r w:rsidR="00F21DE7">
          <w:t>from control</w:t>
        </w:r>
      </w:ins>
      <w:ins w:id="28" w:author="Innocence Harvey" w:date="2015-02-26T13:57:00Z">
        <w:r w:rsidR="003C77EE">
          <w:t xml:space="preserve"> (black)</w:t>
        </w:r>
      </w:ins>
      <w:ins w:id="29" w:author="Innocence Harvey" w:date="2015-02-26T13:51:00Z">
        <w:r w:rsidR="00F21DE7">
          <w:t xml:space="preserve"> and dexamethasone</w:t>
        </w:r>
      </w:ins>
      <w:ins w:id="30" w:author="Innocence Harvey" w:date="2015-02-26T13:58:00Z">
        <w:r w:rsidR="003C77EE">
          <w:t xml:space="preserve"> (red)</w:t>
        </w:r>
      </w:ins>
      <w:ins w:id="31" w:author="Innocence Harvey" w:date="2015-02-26T13:51:00Z">
        <w:r w:rsidR="00F21DE7">
          <w:t xml:space="preserve"> treated mice.</w:t>
        </w:r>
      </w:ins>
      <w:ins w:id="32" w:author="Innocence Harvey" w:date="2015-02-26T13:52:00Z">
        <w:r w:rsidR="00F21DE7">
          <w:t xml:space="preserve"> </w:t>
        </w:r>
      </w:ins>
      <w:ins w:id="33" w:author="Innocence Harvey" w:date="2015-02-26T13:58:00Z">
        <w:r w:rsidR="003C77EE">
          <w:t xml:space="preserve">E) Average food consumption </w:t>
        </w:r>
      </w:ins>
      <w:ins w:id="34" w:author="Innocence Harvey" w:date="2015-02-26T14:01:00Z">
        <w:r w:rsidR="003C77EE">
          <w:t>per mouse per day. F)</w:t>
        </w:r>
      </w:ins>
      <w:ins w:id="35" w:author="Innocence Harvey" w:date="2015-02-26T14:02:00Z">
        <w:r w:rsidR="003C77EE">
          <w:t xml:space="preserve"> </w:t>
        </w:r>
      </w:ins>
      <w:ins w:id="36" w:author="Innocence Harvey" w:date="2015-02-26T14:05:00Z">
        <w:r w:rsidR="003C77EE">
          <w:t xml:space="preserve">Insulin tolerance test. </w:t>
        </w:r>
      </w:ins>
      <w:ins w:id="37" w:author="Innocence Harvey" w:date="2015-02-26T14:02:00Z">
        <w:r w:rsidR="003C77EE">
          <w:t xml:space="preserve">Following a </w:t>
        </w:r>
        <w:proofErr w:type="gramStart"/>
        <w:r w:rsidR="003C77EE">
          <w:t>6 hour</w:t>
        </w:r>
        <w:proofErr w:type="gramEnd"/>
        <w:r w:rsidR="003C77EE">
          <w:t xml:space="preserve"> fast, insulin was administered via IP injection and blood glucose was measured at baseline</w:t>
        </w:r>
      </w:ins>
      <w:ins w:id="38" w:author="Innocence Harvey" w:date="2015-02-26T14:04:00Z">
        <w:r w:rsidR="003C77EE">
          <w:t>, 15, 30, 45, 60, 75, 90, 105 and 120 minutes post injection</w:t>
        </w:r>
      </w:ins>
      <w:ins w:id="39" w:author="Innocence Harvey" w:date="2015-02-26T14:06:00Z">
        <w:r w:rsidR="003C77EE">
          <w:t xml:space="preserve">. </w:t>
        </w:r>
        <w:r w:rsidR="004A026A">
          <w:t>G) Fat pad weights following 12 weeks of treatment.</w:t>
        </w:r>
      </w:ins>
      <w:ins w:id="40" w:author="Innocence Harvey" w:date="2015-02-26T14:11:00Z">
        <w:r w:rsidR="0015033F">
          <w:t xml:space="preserve"> H)…</w:t>
        </w:r>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34755976" w:rsidR="00BF3DF7" w:rsidRDefault="00BF3DF7" w:rsidP="002025A3">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3A8521BA" w:rsidR="009A300F" w:rsidRPr="0015033F" w:rsidRDefault="009A300F" w:rsidP="002025A3">
      <w:commentRangeStart w:id="41"/>
      <w:r w:rsidRPr="0015033F">
        <w:rPr>
          <w:b/>
          <w:rPrChange w:id="42" w:author="Innocence Harvey" w:date="2015-02-26T14:13:00Z">
            <w:rPr/>
          </w:rPrChange>
        </w:rPr>
        <w:t>Figure 6:</w:t>
      </w:r>
      <w:ins w:id="43" w:author="Innocence Harvey" w:date="2015-02-26T14:12:00Z">
        <w:r w:rsidR="0015033F">
          <w:t xml:space="preserve"> </w:t>
        </w:r>
      </w:ins>
      <w:ins w:id="44" w:author="Innocence Harvey" w:date="2015-02-26T17:38:00Z">
        <w:r w:rsidR="00E455CE">
          <w:rPr>
            <w:b/>
          </w:rPr>
          <w:t>Increased glucocorticoids are associated with increased protein degradation and decreased strength</w:t>
        </w:r>
      </w:ins>
      <w:ins w:id="45" w:author="Innocence Harvey" w:date="2015-02-26T14:13:00Z">
        <w:r w:rsidR="0015033F">
          <w:rPr>
            <w:b/>
          </w:rPr>
          <w:t xml:space="preserve">. </w:t>
        </w:r>
        <w:r w:rsidR="0015033F">
          <w:t xml:space="preserve">A) Mouse grip </w:t>
        </w:r>
      </w:ins>
      <w:ins w:id="46" w:author="Innocence Harvey" w:date="2015-02-26T14:14:00Z">
        <w:r w:rsidR="0015033F">
          <w:t>strength (N)</w:t>
        </w:r>
      </w:ins>
      <w:ins w:id="47" w:author="Innocence Harvey" w:date="2015-02-26T14:13:00Z">
        <w:r w:rsidR="0015033F">
          <w:t xml:space="preserve"> </w:t>
        </w:r>
      </w:ins>
      <w:ins w:id="48" w:author="Innocence Harvey" w:date="2015-02-26T14:15:00Z">
        <w:r w:rsidR="0015033F">
          <w:t>assessed</w:t>
        </w:r>
      </w:ins>
      <w:ins w:id="49" w:author="Innocence Harvey" w:date="2015-02-26T14:14:00Z">
        <w:r w:rsidR="0015033F">
          <w:t xml:space="preserve"> at baseline</w:t>
        </w:r>
      </w:ins>
      <w:ins w:id="50" w:author="Innocence Harvey" w:date="2015-02-26T14:15:00Z">
        <w:r w:rsidR="0015033F">
          <w:t xml:space="preserve">, 4, 8 and 12 weeks of </w:t>
        </w:r>
      </w:ins>
      <w:ins w:id="51" w:author="Innocence Harvey" w:date="2015-02-26T14:17:00Z">
        <w:r w:rsidR="00425280">
          <w:t xml:space="preserve">dexamethasone </w:t>
        </w:r>
      </w:ins>
      <w:ins w:id="52" w:author="Innocence Harvey" w:date="2015-02-26T14:15:00Z">
        <w:r w:rsidR="0015033F">
          <w:t>treatment</w:t>
        </w:r>
      </w:ins>
      <w:ins w:id="53"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54" w:author="Innocence Harvey" w:date="2015-02-26T14:18:00Z">
        <w:r w:rsidR="00425280">
          <w:t xml:space="preserve">(B) </w:t>
        </w:r>
      </w:ins>
      <w:ins w:id="55" w:author="Innocence Harvey" w:date="2015-02-26T14:16:00Z">
        <w:r w:rsidR="00425280">
          <w:t xml:space="preserve">and </w:t>
        </w:r>
        <w:proofErr w:type="spellStart"/>
        <w:r w:rsidR="00425280">
          <w:t>proteasomal</w:t>
        </w:r>
        <w:proofErr w:type="spellEnd"/>
        <w:r w:rsidR="00425280">
          <w:t xml:space="preserve"> </w:t>
        </w:r>
      </w:ins>
      <w:ins w:id="56" w:author="Innocence Harvey" w:date="2015-02-26T14:18:00Z">
        <w:r w:rsidR="00425280">
          <w:t xml:space="preserve">(C) </w:t>
        </w:r>
      </w:ins>
      <w:ins w:id="57" w:author="Innocence Harvey" w:date="2015-02-26T14:20:00Z">
        <w:r w:rsidR="00425280">
          <w:t xml:space="preserve">transcript </w:t>
        </w:r>
      </w:ins>
      <w:ins w:id="58" w:author="Innocence Harvey" w:date="2015-02-26T14:18:00Z">
        <w:r w:rsidR="00425280">
          <w:t>expression changes</w:t>
        </w:r>
      </w:ins>
      <w:ins w:id="59" w:author="Innocence Harvey" w:date="2015-02-26T14:16:00Z">
        <w:r w:rsidR="00425280">
          <w:t xml:space="preserve"> </w:t>
        </w:r>
      </w:ins>
      <w:ins w:id="60" w:author="Innocence Harvey" w:date="2015-02-26T14:17:00Z">
        <w:r w:rsidR="00425280">
          <w:t>in mice following 1 week of dexamethasone treatment.</w:t>
        </w:r>
      </w:ins>
      <w:ins w:id="61" w:author="Innocence Harvey" w:date="2015-02-26T14:19:00Z">
        <w:r w:rsidR="00425280">
          <w:t xml:space="preserve"> </w:t>
        </w:r>
        <w:proofErr w:type="spellStart"/>
        <w:r w:rsidR="00425280">
          <w:t>Proteasomal</w:t>
        </w:r>
      </w:ins>
      <w:proofErr w:type="spellEnd"/>
      <w:ins w:id="62" w:author="Innocence Harvey" w:date="2015-02-26T16:42:00Z">
        <w:r w:rsidR="005937AF">
          <w:t xml:space="preserve"> </w:t>
        </w:r>
      </w:ins>
      <w:ins w:id="63" w:author="Innocence Harvey" w:date="2015-02-26T17:26:00Z">
        <w:r w:rsidR="00AA04D3">
          <w:t>(</w:t>
        </w:r>
      </w:ins>
      <w:ins w:id="64" w:author="Innocence Harvey" w:date="2015-02-26T16:42:00Z">
        <w:r w:rsidR="005937AF">
          <w:t xml:space="preserve">D) and </w:t>
        </w:r>
      </w:ins>
      <w:ins w:id="65" w:author="Innocence Harvey" w:date="2015-02-26T16:43:00Z">
        <w:r w:rsidR="005937AF">
          <w:t xml:space="preserve">protein catabolism </w:t>
        </w:r>
      </w:ins>
      <w:ins w:id="66" w:author="Innocence Harvey" w:date="2015-02-26T17:26:00Z">
        <w:r w:rsidR="00AA04D3">
          <w:t>(</w:t>
        </w:r>
      </w:ins>
      <w:ins w:id="67" w:author="Innocence Harvey" w:date="2015-02-26T16:42:00Z">
        <w:r w:rsidR="005937AF">
          <w:t>E)</w:t>
        </w:r>
      </w:ins>
      <w:ins w:id="68" w:author="Innocence Harvey" w:date="2015-02-26T14:19:00Z">
        <w:r w:rsidR="00425280">
          <w:t xml:space="preserve"> </w:t>
        </w:r>
      </w:ins>
      <w:ins w:id="69" w:author="Innocence Harvey" w:date="2015-02-26T14:20:00Z">
        <w:r w:rsidR="00425280">
          <w:t xml:space="preserve">transcript </w:t>
        </w:r>
      </w:ins>
      <w:ins w:id="70" w:author="Innocence Harvey" w:date="2015-02-26T14:19:00Z">
        <w:r w:rsidR="00425280">
          <w:t xml:space="preserve">expression changes in </w:t>
        </w:r>
      </w:ins>
      <w:ins w:id="71" w:author="Innocence Harvey" w:date="2015-02-26T14:20:00Z">
        <w:r w:rsidR="00425280">
          <w:t>adipose tissue fro</w:t>
        </w:r>
        <w:r w:rsidR="006827BB">
          <w:t>m Cushing’s and control subjects</w:t>
        </w:r>
        <w:r w:rsidR="00425280">
          <w:t xml:space="preserve">. </w:t>
        </w:r>
      </w:ins>
      <w:ins w:id="72" w:author="Innocence Harvey" w:date="2015-02-26T16:43:00Z">
        <w:r w:rsidR="005937AF">
          <w:t xml:space="preserve">F) </w:t>
        </w:r>
        <w:proofErr w:type="spellStart"/>
        <w:r w:rsidR="005937AF">
          <w:t>Heatmap</w:t>
        </w:r>
        <w:proofErr w:type="spellEnd"/>
        <w:r w:rsidR="005937AF">
          <w:t xml:space="preserve"> of </w:t>
        </w:r>
      </w:ins>
      <w:ins w:id="73" w:author="Innocence Harvey" w:date="2015-02-26T16:44:00Z">
        <w:r w:rsidR="005937AF">
          <w:t xml:space="preserve">differentially expressed </w:t>
        </w:r>
      </w:ins>
      <w:ins w:id="74" w:author="Innocence Harvey" w:date="2015-02-26T16:43:00Z">
        <w:r w:rsidR="005937AF">
          <w:t>ribosomal transcripts</w:t>
        </w:r>
      </w:ins>
      <w:ins w:id="75" w:author="Innocence Harvey" w:date="2015-02-26T16:44:00Z">
        <w:r w:rsidR="006827BB">
          <w:t xml:space="preserve"> in Cushing</w:t>
        </w:r>
      </w:ins>
      <w:ins w:id="76" w:author="Innocence Harvey" w:date="2015-02-26T16:46:00Z">
        <w:r w:rsidR="006827BB">
          <w:t>’s and control</w:t>
        </w:r>
      </w:ins>
      <w:ins w:id="77" w:author="Innocence Harvey" w:date="2015-02-26T16:44:00Z">
        <w:r w:rsidR="006827BB">
          <w:t xml:space="preserve"> subjects</w:t>
        </w:r>
        <w:r w:rsidR="005937AF">
          <w:t>.</w:t>
        </w:r>
      </w:ins>
    </w:p>
    <w:p w14:paraId="68B7ED27" w14:textId="77777777" w:rsidR="009A300F" w:rsidRDefault="009A300F" w:rsidP="002025A3"/>
    <w:p w14:paraId="0D553583" w14:textId="5F922832" w:rsidR="009A300F" w:rsidRPr="007838C3" w:rsidRDefault="009A300F" w:rsidP="002025A3">
      <w:r w:rsidRPr="006827BB">
        <w:rPr>
          <w:b/>
          <w:rPrChange w:id="78" w:author="Innocence Harvey" w:date="2015-02-26T16:45:00Z">
            <w:rPr/>
          </w:rPrChange>
        </w:rPr>
        <w:lastRenderedPageBreak/>
        <w:t>Figure 7:</w:t>
      </w:r>
      <w:ins w:id="79" w:author="Innocence Harvey" w:date="2015-02-26T16:47:00Z">
        <w:r w:rsidR="007838C3">
          <w:rPr>
            <w:b/>
          </w:rPr>
          <w:t xml:space="preserve"> </w:t>
        </w:r>
      </w:ins>
      <w:ins w:id="80" w:author="Innocence Harvey" w:date="2015-02-26T17:35:00Z">
        <w:r w:rsidR="00E455CE">
          <w:rPr>
            <w:b/>
          </w:rPr>
          <w:t xml:space="preserve">Expression </w:t>
        </w:r>
      </w:ins>
      <w:ins w:id="81" w:author="Innocence Harvey" w:date="2015-02-26T16:48:00Z">
        <w:r w:rsidR="007838C3">
          <w:rPr>
            <w:b/>
          </w:rPr>
          <w:t>of insulin signaling</w:t>
        </w:r>
      </w:ins>
      <w:ins w:id="82" w:author="Innocence Harvey" w:date="2015-02-26T16:49:00Z">
        <w:r w:rsidR="007838C3">
          <w:rPr>
            <w:b/>
          </w:rPr>
          <w:t xml:space="preserve"> transcripts</w:t>
        </w:r>
      </w:ins>
      <w:ins w:id="83" w:author="Innocence Harvey" w:date="2015-02-26T16:48:00Z">
        <w:r w:rsidR="007838C3">
          <w:rPr>
            <w:b/>
          </w:rPr>
          <w:t xml:space="preserve">, </w:t>
        </w:r>
        <w:proofErr w:type="spellStart"/>
        <w:r w:rsidR="007838C3">
          <w:rPr>
            <w:b/>
          </w:rPr>
          <w:t>ceramides</w:t>
        </w:r>
        <w:proofErr w:type="spellEnd"/>
        <w:r w:rsidR="007838C3">
          <w:rPr>
            <w:b/>
          </w:rPr>
          <w:t xml:space="preserve"> and </w:t>
        </w:r>
      </w:ins>
      <w:ins w:id="84" w:author="Innocence Harvey" w:date="2015-02-26T16:49:00Z">
        <w:r w:rsidR="007838C3">
          <w:rPr>
            <w:b/>
          </w:rPr>
          <w:t xml:space="preserve">inflammatory transcripts in </w:t>
        </w:r>
      </w:ins>
      <w:ins w:id="85" w:author="Innocence Harvey" w:date="2015-02-26T17:36:00Z">
        <w:r w:rsidR="00E455CE">
          <w:rPr>
            <w:b/>
          </w:rPr>
          <w:t>control vs. Cushing’s</w:t>
        </w:r>
      </w:ins>
      <w:ins w:id="86" w:author="Innocence Harvey" w:date="2015-02-26T16:49:00Z">
        <w:r w:rsidR="00E455CE">
          <w:rPr>
            <w:b/>
          </w:rPr>
          <w:t xml:space="preserve"> subjects</w:t>
        </w:r>
        <w:r w:rsidR="007838C3">
          <w:rPr>
            <w:b/>
          </w:rPr>
          <w:t>.</w:t>
        </w:r>
      </w:ins>
      <w:ins w:id="87" w:author="Innocence Harvey" w:date="2015-02-26T16:50:00Z">
        <w:r w:rsidR="007838C3">
          <w:rPr>
            <w:b/>
          </w:rPr>
          <w:t xml:space="preserve"> </w:t>
        </w:r>
        <w:r w:rsidR="007838C3">
          <w:t xml:space="preserve">A) Insulin </w:t>
        </w:r>
      </w:ins>
      <w:ins w:id="88" w:author="Innocence Harvey" w:date="2015-02-26T16:51:00Z">
        <w:r w:rsidR="007838C3">
          <w:t>signaling</w:t>
        </w:r>
      </w:ins>
      <w:ins w:id="89" w:author="Innocence Harvey" w:date="2015-02-26T16:50:00Z">
        <w:r w:rsidR="007838C3">
          <w:t xml:space="preserve"> </w:t>
        </w:r>
      </w:ins>
      <w:ins w:id="90" w:author="Innocence Harvey" w:date="2015-02-26T16:51:00Z">
        <w:r w:rsidR="007838C3">
          <w:t>transcript expression</w:t>
        </w:r>
      </w:ins>
      <w:ins w:id="91" w:author="Innocence Harvey" w:date="2015-02-26T16:53:00Z">
        <w:r w:rsidR="007838C3">
          <w:t xml:space="preserve"> levels</w:t>
        </w:r>
      </w:ins>
      <w:ins w:id="92" w:author="Innocence Harvey" w:date="2015-02-26T16:51:00Z">
        <w:r w:rsidR="007838C3">
          <w:t xml:space="preserve">. B) </w:t>
        </w:r>
      </w:ins>
      <w:proofErr w:type="spellStart"/>
      <w:ins w:id="93" w:author="Innocence Harvey" w:date="2015-02-26T16:52:00Z">
        <w:r w:rsidR="007838C3">
          <w:t>Ceramide</w:t>
        </w:r>
        <w:proofErr w:type="spellEnd"/>
        <w:r w:rsidR="007838C3">
          <w:t xml:space="preserve"> levels. C) Inflammatory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94" w:author="Innocence Harvey" w:date="2015-02-26T17:19:00Z">
            <w:rPr/>
          </w:rPrChange>
        </w:rPr>
        <w:t>Figure 8:</w:t>
      </w:r>
      <w:ins w:id="95" w:author="Innocence Harvey" w:date="2015-02-26T17:20:00Z">
        <w:r w:rsidR="006D59C3">
          <w:rPr>
            <w:b/>
          </w:rPr>
          <w:t xml:space="preserve">  </w:t>
        </w:r>
      </w:ins>
      <w:ins w:id="96" w:author="Innocence Harvey" w:date="2015-02-26T17:22:00Z">
        <w:r w:rsidR="00E455CE">
          <w:rPr>
            <w:b/>
          </w:rPr>
          <w:t xml:space="preserve">Transcript expression changes </w:t>
        </w:r>
      </w:ins>
      <w:ins w:id="97" w:author="Innocence Harvey" w:date="2015-02-26T17:32:00Z">
        <w:r w:rsidR="00E455CE">
          <w:rPr>
            <w:b/>
          </w:rPr>
          <w:t>in</w:t>
        </w:r>
      </w:ins>
      <w:ins w:id="98" w:author="Innocence Harvey" w:date="2015-02-26T17:22:00Z">
        <w:r w:rsidR="00AA04D3">
          <w:rPr>
            <w:b/>
          </w:rPr>
          <w:t xml:space="preserve"> Cushing’s</w:t>
        </w:r>
      </w:ins>
      <w:ins w:id="99" w:author="Innocence Harvey" w:date="2015-02-26T17:32:00Z">
        <w:r w:rsidR="00E455CE">
          <w:rPr>
            <w:b/>
          </w:rPr>
          <w:t xml:space="preserve"> are less robust</w:t>
        </w:r>
      </w:ins>
      <w:ins w:id="100" w:author="Innocence Harvey" w:date="2015-02-26T17:22:00Z">
        <w:r w:rsidR="00AA04D3">
          <w:rPr>
            <w:b/>
          </w:rPr>
          <w:t xml:space="preserve"> after adjusting for obesity</w:t>
        </w:r>
      </w:ins>
      <w:ins w:id="101" w:author="Innocence Harvey" w:date="2015-02-26T17:23:00Z">
        <w:r w:rsidR="00AA04D3">
          <w:rPr>
            <w:b/>
          </w:rPr>
          <w:t xml:space="preserve">. </w:t>
        </w:r>
      </w:ins>
      <w:ins w:id="102" w:author="Innocence Harvey" w:date="2015-02-26T17:24:00Z">
        <w:r w:rsidR="00AA04D3">
          <w:t xml:space="preserve">Differentially expressed FASN </w:t>
        </w:r>
      </w:ins>
      <w:ins w:id="103" w:author="Innocence Harvey" w:date="2015-02-26T17:25:00Z">
        <w:r w:rsidR="00AA04D3">
          <w:t>(</w:t>
        </w:r>
      </w:ins>
      <w:ins w:id="104" w:author="Innocence Harvey" w:date="2015-02-26T17:23:00Z">
        <w:r w:rsidR="00AA04D3">
          <w:t xml:space="preserve">A), </w:t>
        </w:r>
      </w:ins>
      <w:ins w:id="105" w:author="Innocence Harvey" w:date="2015-02-26T17:25:00Z">
        <w:r w:rsidR="00AA04D3">
          <w:t>PSMD8 (B)</w:t>
        </w:r>
      </w:ins>
      <w:ins w:id="106" w:author="Innocence Harvey" w:date="2015-02-26T17:26:00Z">
        <w:r w:rsidR="00AA04D3">
          <w:t>, IDH1</w:t>
        </w:r>
      </w:ins>
      <w:ins w:id="107" w:author="Innocence Harvey" w:date="2015-02-26T17:29:00Z">
        <w:r w:rsidR="00AA04D3">
          <w:t xml:space="preserve"> (C)</w:t>
        </w:r>
      </w:ins>
      <w:ins w:id="108" w:author="Innocence Harvey" w:date="2015-02-26T17:27:00Z">
        <w:r w:rsidR="00AA04D3">
          <w:t xml:space="preserve">, and </w:t>
        </w:r>
        <w:proofErr w:type="spellStart"/>
        <w:r w:rsidR="00AA04D3">
          <w:t>lysosomal</w:t>
        </w:r>
        <w:proofErr w:type="spellEnd"/>
        <w:r w:rsidR="00AA04D3">
          <w:t xml:space="preserve"> </w:t>
        </w:r>
      </w:ins>
      <w:ins w:id="109" w:author="Innocence Harvey" w:date="2015-02-26T17:28:00Z">
        <w:r w:rsidR="00AA04D3">
          <w:t xml:space="preserve">(D) </w:t>
        </w:r>
      </w:ins>
      <w:ins w:id="110" w:author="Innocence Harvey" w:date="2015-02-26T17:27:00Z">
        <w:r w:rsidR="00AA04D3">
          <w:t xml:space="preserve">transcripts in </w:t>
        </w:r>
      </w:ins>
      <w:ins w:id="111" w:author="Innocence Harvey" w:date="2015-02-26T17:28:00Z">
        <w:r w:rsidR="00AA04D3">
          <w:t xml:space="preserve">non-obese and obese </w:t>
        </w:r>
      </w:ins>
      <w:ins w:id="112" w:author="Innocence Harvey" w:date="2015-02-26T17:27:00Z">
        <w:r w:rsidR="00AA04D3">
          <w:t>Cushing</w:t>
        </w:r>
      </w:ins>
      <w:ins w:id="113" w:author="Innocence Harvey" w:date="2015-02-26T17:28:00Z">
        <w:r w:rsidR="00AA04D3">
          <w:t>’s subjects.</w:t>
        </w:r>
      </w:ins>
    </w:p>
    <w:commentRangeEnd w:id="41"/>
    <w:p w14:paraId="36F09F5A" w14:textId="77777777" w:rsidR="009A300F" w:rsidRPr="00BF3DF7" w:rsidRDefault="009A300F" w:rsidP="002025A3">
      <w:r>
        <w:rPr>
          <w:rStyle w:val="CommentReference"/>
        </w:rPr>
        <w:commentReference w:id="41"/>
      </w:r>
    </w:p>
    <w:p w14:paraId="45F398AC" w14:textId="4C750904" w:rsidR="00793E93" w:rsidRDefault="00793E93">
      <w:r>
        <w:br w:type="page"/>
      </w:r>
    </w:p>
    <w:p w14:paraId="5D71D411" w14:textId="0E3ABE0F" w:rsidR="00B940A5" w:rsidRDefault="00B940A5" w:rsidP="00B940A5">
      <w:pPr>
        <w:pStyle w:val="Heading1"/>
      </w:pPr>
      <w:r>
        <w:lastRenderedPageBreak/>
        <w:t>Table</w:t>
      </w:r>
      <w:r w:rsidR="00D91A97">
        <w:t>s</w:t>
      </w:r>
    </w:p>
    <w:p w14:paraId="72E16A50" w14:textId="77777777" w:rsidR="00B940A5" w:rsidRDefault="00B940A5" w:rsidP="00B940A5"/>
    <w:p w14:paraId="4CB86C9B" w14:textId="77777777" w:rsidR="00B940A5" w:rsidRPr="00793E93" w:rsidRDefault="00B940A5" w:rsidP="00B940A5">
      <w:pPr>
        <w:rPr>
          <w:b/>
        </w:rPr>
      </w:pPr>
      <w:r w:rsidRPr="00793E93">
        <w:rPr>
          <w:b/>
        </w:rPr>
        <w:t xml:space="preserve">Table 1:  Clinical characteristics.  Data represents mean +/- standard error.  </w:t>
      </w:r>
    </w:p>
    <w:p w14:paraId="5A2B65BA" w14:textId="77777777" w:rsidR="00B940A5" w:rsidRDefault="00B940A5" w:rsidP="00B940A5"/>
    <w:p w14:paraId="4DEA6E3B" w14:textId="4BC67C08" w:rsidR="00B940A5" w:rsidRDefault="00B940A5" w:rsidP="00B940A5">
      <w:r w:rsidRPr="00793E93">
        <w:rPr>
          <w:b/>
        </w:rPr>
        <w:t>Table 2: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E455CE" w:rsidRDefault="00E455CE">
      <w:pPr>
        <w:pStyle w:val="CommentText"/>
      </w:pPr>
      <w:r>
        <w:rPr>
          <w:rStyle w:val="CommentReference"/>
        </w:rPr>
        <w:annotationRef/>
      </w:r>
      <w:r>
        <w:t>Fill this in at the end</w:t>
      </w:r>
    </w:p>
  </w:comment>
  <w:comment w:id="1" w:author="Dave Bridges" w:date="2015-02-22T15:12:00Z" w:initials="DB">
    <w:p w14:paraId="2C67A61B" w14:textId="77777777" w:rsidR="00E455CE" w:rsidRDefault="00E455CE">
      <w:pPr>
        <w:pStyle w:val="CommentText"/>
      </w:pPr>
      <w:r>
        <w:rPr>
          <w:rStyle w:val="CommentReference"/>
        </w:rPr>
        <w:annotationRef/>
      </w:r>
      <w:r>
        <w:t>Need to rewrite</w:t>
      </w:r>
    </w:p>
  </w:comment>
  <w:comment w:id="5" w:author="Dave Bridges" w:date="2015-02-26T08:31:00Z" w:initials="DB">
    <w:p w14:paraId="1AEDBF3A" w14:textId="4CF3DA6F" w:rsidR="00E455CE" w:rsidRDefault="00E455CE">
      <w:pPr>
        <w:pStyle w:val="CommentText"/>
      </w:pPr>
      <w:r>
        <w:rPr>
          <w:rStyle w:val="CommentReference"/>
        </w:rPr>
        <w:annotationRef/>
      </w:r>
      <w:r>
        <w:t>Innocence we need to write this section</w:t>
      </w:r>
    </w:p>
  </w:comment>
  <w:comment w:id="6" w:author="Dave Bridges" w:date="2015-02-22T17:03:00Z" w:initials="DB">
    <w:p w14:paraId="76AB651C" w14:textId="0CDE832A" w:rsidR="00E455CE" w:rsidRDefault="00E455CE">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 w:author="Dave Bridges" w:date="2015-02-22T16:57:00Z" w:initials="DB">
    <w:p w14:paraId="7B1B1780" w14:textId="0B458A0A" w:rsidR="00E455CE" w:rsidRDefault="00E455CE">
      <w:pPr>
        <w:pStyle w:val="CommentText"/>
      </w:pPr>
      <w:r>
        <w:rPr>
          <w:rStyle w:val="CommentReference"/>
        </w:rPr>
        <w:annotationRef/>
      </w:r>
      <w:proofErr w:type="spellStart"/>
      <w:r>
        <w:t>Quynh</w:t>
      </w:r>
      <w:proofErr w:type="spellEnd"/>
      <w:r>
        <w:t xml:space="preserve"> can you do this</w:t>
      </w:r>
    </w:p>
  </w:comment>
  <w:comment w:id="8" w:author="Dave Bridges" w:date="2015-02-22T16:58:00Z" w:initials="DB">
    <w:p w14:paraId="0C54B57B" w14:textId="2986E505" w:rsidR="00E455CE" w:rsidRDefault="00E455CE">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9" w:author="Dave Bridges" w:date="2015-02-22T15:24:00Z" w:initials="DB">
    <w:p w14:paraId="786F84B0" w14:textId="0ECE11A9" w:rsidR="00E455CE" w:rsidRDefault="00E455CE">
      <w:pPr>
        <w:pStyle w:val="CommentText"/>
      </w:pPr>
      <w:r>
        <w:rPr>
          <w:rStyle w:val="CommentReference"/>
        </w:rPr>
        <w:annotationRef/>
      </w:r>
      <w:r>
        <w:t>Innocence we need references for this statement</w:t>
      </w:r>
    </w:p>
  </w:comment>
  <w:comment w:id="10" w:author="Dave Bridges" w:date="2015-02-25T18:18:00Z" w:initials="DB">
    <w:p w14:paraId="48056147" w14:textId="5D82CB7B" w:rsidR="00E455CE" w:rsidRDefault="00E455CE">
      <w:pPr>
        <w:pStyle w:val="CommentText"/>
      </w:pPr>
      <w:r>
        <w:rPr>
          <w:rStyle w:val="CommentReference"/>
        </w:rPr>
        <w:annotationRef/>
      </w:r>
      <w:r>
        <w:t>Dave, we should compare these genes to known GR targets from Yu et al, TRANSFAC and the lung paper.</w:t>
      </w:r>
    </w:p>
  </w:comment>
  <w:comment w:id="11" w:author="Dave Bridges" w:date="2015-02-26T12:06:00Z" w:initials="DB">
    <w:p w14:paraId="45222749" w14:textId="1BBA8E82" w:rsidR="00E455CE" w:rsidRDefault="00E455CE">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12" w:author="Dave Bridges" w:date="2015-02-26T12:38:00Z" w:initials="DB">
    <w:p w14:paraId="7F9E089B" w14:textId="71D7199F" w:rsidR="00E455CE" w:rsidRDefault="00E455CE">
      <w:pPr>
        <w:pStyle w:val="CommentText"/>
      </w:pPr>
      <w:r>
        <w:rPr>
          <w:rStyle w:val="CommentReference"/>
        </w:rPr>
        <w:annotationRef/>
      </w:r>
      <w:r>
        <w:t>Not really, its negative data, and seems like a waste of space where we can really only piss people off.</w:t>
      </w:r>
    </w:p>
  </w:comment>
  <w:comment w:id="13" w:author="Dave Bridges" w:date="2015-02-24T11:23:00Z" w:initials="DB">
    <w:p w14:paraId="0B712E75" w14:textId="0D6C3815" w:rsidR="00E455CE" w:rsidRDefault="00E455CE">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41" w:author="Dave Bridges" w:date="2015-02-25T18:23:00Z" w:initials="DB">
    <w:p w14:paraId="6BE8B153" w14:textId="4D4E0E38" w:rsidR="00E455CE" w:rsidRDefault="00E455CE">
      <w:pPr>
        <w:pStyle w:val="CommentText"/>
      </w:pPr>
      <w:r>
        <w:rPr>
          <w:rStyle w:val="CommentReference"/>
        </w:rPr>
        <w:annotationRef/>
      </w:r>
      <w:r>
        <w:t>Innocence please write these figure legen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E455CE" w:rsidRDefault="00E455CE" w:rsidP="002025A3">
      <w:r>
        <w:separator/>
      </w:r>
    </w:p>
  </w:endnote>
  <w:endnote w:type="continuationSeparator" w:id="0">
    <w:p w14:paraId="4AB5C474" w14:textId="77777777" w:rsidR="00E455CE" w:rsidRDefault="00E455CE" w:rsidP="002025A3">
      <w:r>
        <w:continuationSeparator/>
      </w:r>
    </w:p>
  </w:endnote>
  <w:endnote w:type="continuationNotice" w:id="1">
    <w:p w14:paraId="1B1DC658" w14:textId="77777777" w:rsidR="00E455CE" w:rsidRDefault="00E455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E455CE" w:rsidRDefault="00E455C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E455CE" w:rsidRDefault="00E455CE" w:rsidP="002025A3">
      <w:r>
        <w:separator/>
      </w:r>
    </w:p>
  </w:footnote>
  <w:footnote w:type="continuationSeparator" w:id="0">
    <w:p w14:paraId="611B3DC9" w14:textId="77777777" w:rsidR="00E455CE" w:rsidRDefault="00E455CE" w:rsidP="002025A3">
      <w:r>
        <w:continuationSeparator/>
      </w:r>
    </w:p>
  </w:footnote>
  <w:footnote w:type="continuationNotice" w:id="1">
    <w:p w14:paraId="282709B9" w14:textId="77777777" w:rsidR="00E455CE" w:rsidRDefault="00E455C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E455CE" w:rsidRDefault="00E455C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94685"/>
    <w:rsid w:val="002B30A6"/>
    <w:rsid w:val="002B3E82"/>
    <w:rsid w:val="002B66C0"/>
    <w:rsid w:val="002C4EEE"/>
    <w:rsid w:val="002C5C94"/>
    <w:rsid w:val="002D0814"/>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7DEE"/>
    <w:rsid w:val="005812FE"/>
    <w:rsid w:val="005937AF"/>
    <w:rsid w:val="005A3933"/>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11A42"/>
    <w:rsid w:val="00715ADE"/>
    <w:rsid w:val="00725D79"/>
    <w:rsid w:val="00730E37"/>
    <w:rsid w:val="007447ED"/>
    <w:rsid w:val="00754FE6"/>
    <w:rsid w:val="007574EE"/>
    <w:rsid w:val="007838C3"/>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D270F"/>
    <w:rsid w:val="00EE519A"/>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E72F34-F159-B547-879E-47019B261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20</Pages>
  <Words>23720</Words>
  <Characters>135208</Characters>
  <Application>Microsoft Macintosh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86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6</cp:revision>
  <dcterms:created xsi:type="dcterms:W3CDTF">2015-02-25T15:36:00Z</dcterms:created>
  <dcterms:modified xsi:type="dcterms:W3CDTF">2015-02-26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